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proofErr w:type="spellStart"/>
      <w:r w:rsidRPr="00007654">
        <w:rPr>
          <w:rFonts w:ascii="Arial" w:hAnsi="Arial" w:cs="Arial"/>
          <w:lang w:val="en-US"/>
        </w:rPr>
        <w:t>Abteilung</w:t>
      </w:r>
      <w:proofErr w:type="spellEnd"/>
      <w:r w:rsidR="00A83F22" w:rsidRPr="00007654">
        <w:rPr>
          <w:rFonts w:ascii="Arial" w:hAnsi="Arial" w:cs="Arial"/>
          <w:lang w:val="en-US"/>
        </w:rPr>
        <w:t xml:space="preserve"> </w:t>
      </w:r>
      <w:proofErr w:type="spellStart"/>
      <w:r w:rsidR="00A83F22" w:rsidRPr="00007654">
        <w:rPr>
          <w:rFonts w:ascii="Arial" w:hAnsi="Arial" w:cs="Arial"/>
          <w:lang w:val="en-US"/>
        </w:rPr>
        <w:t>Wirtschaftsinformatik</w:t>
      </w:r>
      <w:proofErr w:type="spellEnd"/>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proofErr w:type="spellStart"/>
      <w:r w:rsidR="005118A2" w:rsidRPr="00664046">
        <w:rPr>
          <w:rFonts w:ascii="Arial" w:hAnsi="Arial" w:cs="Arial"/>
        </w:rPr>
        <w:t>Baltrumstr</w:t>
      </w:r>
      <w:proofErr w:type="spellEnd"/>
      <w:r w:rsidR="005118A2" w:rsidRPr="00664046">
        <w:rPr>
          <w:rFonts w:ascii="Arial" w:hAnsi="Arial" w:cs="Arial"/>
        </w:rPr>
        <w:t>.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 xml:space="preserve">26935 </w:t>
      </w:r>
      <w:proofErr w:type="spellStart"/>
      <w:r w:rsidR="005118A2" w:rsidRPr="00664046">
        <w:rPr>
          <w:rFonts w:ascii="Arial" w:hAnsi="Arial" w:cs="Arial"/>
        </w:rPr>
        <w:t>Stadland</w:t>
      </w:r>
      <w:proofErr w:type="spellEnd"/>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Toc395354962" w:displacedByCustomXml="next"/>
    <w:bookmarkStart w:id="1" w:name="_Ref357590210"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5071A5">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5071A5">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5071A5">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5071A5">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5071A5">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5071A5">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5071A5">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5071A5">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5071A5">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5071A5">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5071A5">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5071A5">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369626C2" w:rsidR="00A83F22" w:rsidRPr="00664046" w:rsidRDefault="00004E3A" w:rsidP="00A83F22">
      <w:pPr>
        <w:pStyle w:val="berschrift1"/>
        <w:rPr>
          <w:rFonts w:cs="Arial"/>
        </w:rPr>
      </w:pPr>
      <w:r>
        <w:rPr>
          <w:rFonts w:cs="Arial"/>
        </w:rPr>
        <w:lastRenderedPageBreak/>
        <w:t>Warum überhaupt Innovationsmanagement?</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203807F6" w:rsidR="007664FB" w:rsidRPr="007664FB" w:rsidRDefault="007664FB" w:rsidP="009944EB">
      <w:pPr>
        <w:spacing w:before="0" w:after="0"/>
        <w:rPr>
          <w:rFonts w:cs="Arial"/>
          <w:color w:val="FF0000"/>
        </w:rPr>
      </w:pPr>
      <w:r w:rsidRPr="007664FB">
        <w:rPr>
          <w:rFonts w:cs="Arial"/>
          <w:color w:val="FF0000"/>
        </w:rPr>
        <w:t>[Definition Innovation]</w:t>
      </w:r>
    </w:p>
    <w:p w14:paraId="1E9A0B30" w14:textId="7BD5A7C8"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Content>
          <w:r w:rsidR="007664FB">
            <w:rPr>
              <w:rFonts w:cs="Arial"/>
            </w:rPr>
            <w:fldChar w:fldCharType="begin"/>
          </w:r>
          <w:r w:rsidR="007664FB">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S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}</w:instrText>
          </w:r>
          <w:r w:rsidR="007664FB">
            <w:rPr>
              <w:rFonts w:cs="Arial"/>
            </w:rPr>
            <w:fldChar w:fldCharType="separate"/>
          </w:r>
          <w:hyperlink r:id="rId21" w:tooltip="M. Kaschny, M. Nolden und S. Schreuder, Innovationsmanagement im Mittelstand: Strategien, Implementierung, Praxisbeispiele. Wiesbaden: Springer Gabler…" w:history="1">
            <w:r w:rsidR="007664FB">
              <w:rPr>
                <w:rFonts w:cs="Arial"/>
              </w:rPr>
              <w:t>[1,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Content>
          <w:r w:rsidR="0089191A">
            <w:rPr>
              <w:rFonts w:cs="Arial"/>
            </w:rPr>
            <w:fldChar w:fldCharType="begin"/>
          </w:r>
          <w:r w:rsidR="0089191A">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NF0ifV19LCJUYWciOiJDaXRhdmlQbGFjZWhvbGRlciMyNjhmODE2OC00ZTAxLTRhMTAtYTcwNi1hZmMxZDU3Zjg1ODQiLCJUZXh0IjoiWzIsIFMuIDEyNF0iLCJXQUlWZXJzaW9uIjoiNi4xLjAuMCJ9}</w:instrText>
          </w:r>
          <w:r w:rsidR="0089191A">
            <w:rPr>
              <w:rFonts w:cs="Arial"/>
            </w:rPr>
            <w:fldChar w:fldCharType="separate"/>
          </w:r>
          <w:hyperlink r:id="rId22" w:tooltip="C. Schawel und F. Billing, Top 100 Management Tools: Das wichtigste Buch eines Managers ; von ABC-Analyse bis Zielvereinbarung, 4. Aufl. Wiesbaden: Sp…" w:history="1">
            <w:r w:rsidR="0089191A">
              <w:rPr>
                <w:rFonts w:cs="Arial"/>
              </w:rPr>
              <w:t>[2, S. 124]</w:t>
            </w:r>
          </w:hyperlink>
          <w:r w:rsidR="0089191A">
            <w:rPr>
              <w:rFonts w:cs="Arial"/>
            </w:rPr>
            <w:fldChar w:fldCharType="end"/>
          </w:r>
        </w:sdtContent>
      </w:sdt>
    </w:p>
    <w:p w14:paraId="19561AC6" w14:textId="28F2A957"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Content>
          <w:r>
            <w:rPr>
              <w:rFonts w:cs="Arial"/>
            </w:rPr>
            <w:fldChar w:fldCharType="begin"/>
          </w:r>
          <w:r w:rsidR="007664FB">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NF0ifV19LCJUYWciOiJDaXRhdmlQbGFjZWhvbGRlciNhMjQwNmZkZC0zZjJkLTQ2N2QtOTQ3MS0yMjQ4MDRlOTgzY2YiLCJUZXh0IjoiWzIsIFMuIDEyNF0iLCJXQUlWZXJzaW9uIjoiNi4xLjAuMCJ9}</w:instrText>
          </w:r>
          <w:r>
            <w:rPr>
              <w:rFonts w:cs="Arial"/>
            </w:rPr>
            <w:fldChar w:fldCharType="separate"/>
          </w:r>
          <w:hyperlink r:id="rId23" w:tooltip="C. Schawel und F. Billing, Top 100 Management Tools: Das wichtigste Buch eines Managers ; von ABC-Analyse bis Zielvereinbarung, 4. Aufl. Wiesbaden: Sp…" w:history="1">
            <w:r w:rsidR="007664FB">
              <w:rPr>
                <w:rFonts w:cs="Arial"/>
              </w:rPr>
              <w:t>[2, S. 124]</w:t>
            </w:r>
          </w:hyperlink>
          <w:r>
            <w:rPr>
              <w:rFonts w:cs="Arial"/>
            </w:rPr>
            <w:fldChar w:fldCharType="end"/>
          </w:r>
        </w:sdtContent>
      </w:sdt>
      <w:r w:rsidR="00AC3925">
        <w:rPr>
          <w:rFonts w:cs="Arial"/>
        </w:rPr>
        <w:t xml:space="preserve"> </w:t>
      </w:r>
      <w:r w:rsidR="00B233D5">
        <w:rPr>
          <w:rFonts w:cs="Arial"/>
        </w:rPr>
        <w:t xml:space="preserve">Unternehmen aus verschiedenen Branchen und mit unterschiedlichen Rahmenbedingungen können dabei verschiedene Schwerpunkte setzen, wie die Situation des Kooperationspartners OOWV zeigt </w:t>
      </w:r>
      <w:r w:rsidR="00B233D5" w:rsidRPr="00B233D5">
        <w:rPr>
          <w:rFonts w:cs="Arial"/>
          <w:highlight w:val="yellow"/>
        </w:rPr>
        <w:t>(vgl. Problemstellung)</w:t>
      </w:r>
      <w:r w:rsidR="00B233D5">
        <w:rPr>
          <w:rFonts w:cs="Arial"/>
        </w:rPr>
        <w:t xml:space="preserve">. </w:t>
      </w:r>
    </w:p>
    <w:p w14:paraId="51F9FB44" w14:textId="5182FAEA"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Content>
          <w:r w:rsidR="007664FB">
            <w:rPr>
              <w:rFonts w:cs="Arial"/>
            </w:rPr>
            <w:fldChar w:fldCharType="begin"/>
          </w:r>
          <w:r w:rsidR="007664FB">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mdjMTR4NHV4M3UzZmdkbWVocmdjbDNxazI1dzZyaWJid3ZqendiZDQiLCJDcmVhdGVkT24iOiIyMDE5LTA2LTI3VDE5OjIyOjUyIiwiTW9kaWZpZWRCeSI6ImdjMTR4NHV4M3UzZmdkbWVocmdjbDNxazI1dzZyaWJid3ZqendiZDQiLCJJZCI6IjBmMmNjOWY5LWZiYjQtNDI1MC04YTdjLTJmZWFjNDZiYjBmNSIsIk1vZGlmaWVkT24iOiIyMDE5LTA2LTI3VDE5OjIyOjUyIiwiUHJvamVjdCI6eyIkaWQiOiI4In19XSwiQmliVGVYS2V5IjoiSGF1c2NoaWxkdC4yMDA0IiwiQ2l0YXRpb25LZXlVcGRhdGVUeXBlIjowLCJDb2xsYWJvcmF0b3JzIjpbX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}</w:instrText>
          </w:r>
          <w:r w:rsidR="007664FB">
            <w:rPr>
              <w:rFonts w:cs="Arial"/>
            </w:rPr>
            <w:fldChar w:fldCharType="separate"/>
          </w:r>
          <w:hyperlink r:id="rId24" w:tooltip="J. Hauschildt, Innovationsmanagement, 3. Aufl. München: Vahlen, 2004." w:history="1">
            <w:r w:rsidR="007664FB">
              <w:rPr>
                <w:rFonts w:cs="Arial"/>
              </w:rPr>
              <w:t>[3, S. 30f.]</w:t>
            </w:r>
          </w:hyperlink>
          <w:r w:rsidR="007664FB">
            <w:rPr>
              <w:rFonts w:cs="Arial"/>
            </w:rPr>
            <w:fldChar w:fldCharType="end"/>
          </w:r>
        </w:sdtContent>
      </w:sdt>
    </w:p>
    <w:p w14:paraId="44033FBF" w14:textId="7E120E21" w:rsidR="007664FB" w:rsidRDefault="007664FB" w:rsidP="009944EB">
      <w:pPr>
        <w:spacing w:before="0" w:after="0"/>
        <w:rPr>
          <w:rFonts w:cs="Arial"/>
        </w:rPr>
      </w:pPr>
      <w:r>
        <w:rPr>
          <w:rFonts w:cs="Arial"/>
        </w:rPr>
        <w:t xml:space="preserve">Das Technologiemanagement is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Content>
          <w:r w:rsidR="001F69D2">
            <w:rPr>
              <w:rFonts w:cs="Arial"/>
            </w:rPr>
            <w:fldChar w:fldCharType="begin"/>
          </w:r>
          <w:r w:rsidR="001F69D2">
            <w:rPr>
              <w:rFonts w:cs="Arial"/>
            </w:rPr>
            <w:instrText>ADDIN CitaviPlaceholder{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}</w:instrText>
          </w:r>
          <w:r w:rsidR="001F69D2">
            <w:rPr>
              <w:rFonts w:cs="Arial"/>
            </w:rPr>
            <w:fldChar w:fldCharType="separate"/>
          </w:r>
          <w:hyperlink r:id="rId25" w:tooltip="M. Kaschny, M. Nolden und S. Schreuder, Innovationsmanagement im Mittelstand: Strategien, Implementierung, Praxisbeispiele. Wiesbaden: Springer Gabler…" w:history="1">
            <w:r w:rsidR="001F69D2">
              <w:rPr>
                <w:rFonts w:cs="Arial"/>
              </w:rPr>
              <w:t>[1, S. 33</w:t>
            </w:r>
          </w:hyperlink>
          <w:hyperlink r:id="rId26" w:tooltip="J. Hauschildt, Innovationsmanagement, 3. Aufl. München: Vahlen, 2004." w:history="1">
            <w:r w:rsidR="001F69D2">
              <w:rPr>
                <w:rFonts w:cs="Arial"/>
              </w:rPr>
              <w:t>, 3, S. 31f.]</w:t>
            </w:r>
          </w:hyperlink>
          <w:r w:rsidR="001F69D2">
            <w:rPr>
              <w:rFonts w:cs="Arial"/>
            </w:rPr>
            <w:fldChar w:fldCharType="end"/>
          </w:r>
        </w:sdtContent>
      </w:sdt>
    </w:p>
    <w:p w14:paraId="776A49D9" w14:textId="77777777" w:rsidR="00A27724" w:rsidRDefault="007664FB" w:rsidP="009944EB">
      <w:pPr>
        <w:spacing w:before="0" w:after="0"/>
        <w:rPr>
          <w:rFonts w:cs="Arial"/>
        </w:rPr>
      </w:pPr>
      <w:r>
        <w:rPr>
          <w:rFonts w:cs="Arial"/>
        </w:rPr>
        <w:lastRenderedPageBreak/>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Content>
          <w:r>
            <w:rPr>
              <w:rFonts w:cs="Arial"/>
            </w:rPr>
            <w:fldChar w:fldCharType="begin"/>
          </w:r>
          <w:r>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S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}</w:instrText>
          </w:r>
          <w:r>
            <w:rPr>
              <w:rFonts w:cs="Arial"/>
            </w:rPr>
            <w:fldChar w:fldCharType="separate"/>
          </w:r>
          <w:hyperlink r:id="rId27" w:tooltip="M. Kaschny, M. Nolden und S. Schreuder, Innovationsmanagement im Mittelstand: Strategien, Implementierung, Praxisbeispiele. Wiesbaden: Springer Gabler…" w:history="1">
            <w:r>
              <w:rPr>
                <w:rFonts w:cs="Arial"/>
              </w:rPr>
              <w:t>[1,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Content>
          <w:r w:rsidR="0089191A">
            <w:rPr>
              <w:rFonts w:cs="Arial"/>
            </w:rPr>
            <w:fldChar w:fldCharType="begin"/>
          </w:r>
          <w:r w:rsidR="0089191A">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M10ifV19LCJUYWciOiJDaXRhdmlQbGFjZWhvbGRlciNiYWNlOGQ1MS1hZTA0LTRkMjUtODFhNC0zNTQ0YTY3NzBjZDYiLCJUZXh0IjoiWzIsIFMuIDEyM10iLCJXQUlWZXJzaW9uIjoiNi4xLjAuMCJ9}</w:instrText>
          </w:r>
          <w:r w:rsidR="0089191A">
            <w:rPr>
              <w:rFonts w:cs="Arial"/>
            </w:rPr>
            <w:fldChar w:fldCharType="separate"/>
          </w:r>
          <w:hyperlink r:id="rId28" w:tooltip="C. Schawel und F. Billing, Top 100 Management Tools: Das wichtigste Buch eines Managers ; von ABC-Analyse bis Zielvereinbarung, 4. Aufl. Wiesbaden: Sp…" w:history="1">
            <w:r w:rsidR="0089191A">
              <w:rPr>
                <w:rFonts w:cs="Arial"/>
              </w:rPr>
              <w:t>[2, S. 123]</w:t>
            </w:r>
          </w:hyperlink>
          <w:r w:rsidR="0089191A">
            <w:rPr>
              <w:rFonts w:cs="Arial"/>
            </w:rPr>
            <w:fldChar w:fldCharType="end"/>
          </w:r>
        </w:sdtContent>
      </w:sdt>
    </w:p>
    <w:p w14:paraId="7D7142D7" w14:textId="77777777" w:rsidR="00A27724" w:rsidRDefault="00A27724" w:rsidP="009944EB">
      <w:pPr>
        <w:spacing w:before="0" w:after="0"/>
        <w:rPr>
          <w:rFonts w:cs="Arial"/>
        </w:rPr>
      </w:pPr>
      <w:r>
        <w:rPr>
          <w:rFonts w:cs="Arial"/>
        </w:rPr>
        <w:t>[</w:t>
      </w:r>
      <w:proofErr w:type="gramStart"/>
      <w:r>
        <w:rPr>
          <w:rFonts w:cs="Arial"/>
        </w:rPr>
        <w:t>Weiter</w:t>
      </w:r>
      <w:proofErr w:type="gramEnd"/>
      <w:r>
        <w:rPr>
          <w:rFonts w:cs="Arial"/>
        </w:rPr>
        <w:t xml:space="preserve"> auf Nutzen eingehen]</w:t>
      </w:r>
    </w:p>
    <w:p w14:paraId="39AF7F00" w14:textId="77777777" w:rsidR="00A27724" w:rsidRDefault="00A27724" w:rsidP="009944EB">
      <w:pPr>
        <w:spacing w:before="0" w:after="0"/>
        <w:rPr>
          <w:rFonts w:cs="Arial"/>
        </w:rPr>
      </w:pPr>
      <w:r>
        <w:rPr>
          <w:rFonts w:cs="Arial"/>
        </w:rPr>
        <w:t>[Brücke schlagen zu Umfeldanalyse]</w:t>
      </w:r>
    </w:p>
    <w:p w14:paraId="4E065E05" w14:textId="77777777" w:rsidR="00A27724" w:rsidRDefault="00A27724" w:rsidP="009944EB">
      <w:pPr>
        <w:spacing w:before="0" w:after="0"/>
        <w:rPr>
          <w:rFonts w:cs="Arial"/>
        </w:rPr>
      </w:pPr>
      <w:r>
        <w:rPr>
          <w:rFonts w:cs="Arial"/>
        </w:rPr>
        <w:t xml:space="preserve">[Brücke zu Text Mining] </w:t>
      </w:r>
    </w:p>
    <w:p w14:paraId="7A9741E4" w14:textId="6E50E2D7" w:rsidR="00004E3A" w:rsidRDefault="00A27724" w:rsidP="009944EB">
      <w:pPr>
        <w:spacing w:before="0" w:after="0"/>
        <w:rPr>
          <w:rFonts w:cs="Arial"/>
        </w:rPr>
      </w:pPr>
      <w:r>
        <w:rPr>
          <w:rFonts w:cs="Arial"/>
        </w:rPr>
        <w:t>[Quelle dazu heruntergeladen, außerdem Quelle Kaschny]</w:t>
      </w:r>
      <w:bookmarkStart w:id="5" w:name="_GoBack"/>
      <w:bookmarkEnd w:id="5"/>
      <w:r w:rsidR="00004E3A">
        <w:rPr>
          <w:rFonts w:cs="Arial"/>
        </w:rPr>
        <w:br w:type="page"/>
      </w:r>
    </w:p>
    <w:p w14:paraId="2B1A6BAC" w14:textId="7BC2C89E" w:rsidR="0031214A" w:rsidRDefault="00181DED" w:rsidP="000E5F33">
      <w:pPr>
        <w:spacing w:before="0" w:after="0"/>
        <w:rPr>
          <w:rFonts w:cs="Arial"/>
        </w:rPr>
      </w:pPr>
      <w:r>
        <w:rPr>
          <w:rFonts w:cs="Arial"/>
        </w:rPr>
        <w:lastRenderedPageBreak/>
        <w:t xml:space="preserve">Aber das ist schonmal die grobe Struktur. Motivation kann man dann z.B. umbenennen in </w:t>
      </w:r>
      <w:r w:rsidR="00844658">
        <w:rPr>
          <w:rFonts w:cs="Arial"/>
        </w:rPr>
        <w:t xml:space="preserve">ungefähr: </w:t>
      </w:r>
      <w:r>
        <w:rPr>
          <w:rFonts w:cs="Arial"/>
        </w:rPr>
        <w:t>„Warum überhaupt Innovationsmanagement/</w:t>
      </w:r>
      <w:proofErr w:type="spellStart"/>
      <w:r>
        <w:rPr>
          <w:rFonts w:cs="Arial"/>
        </w:rPr>
        <w:t>Umfeldscanning</w:t>
      </w:r>
      <w:proofErr w:type="spellEnd"/>
      <w:r>
        <w:rPr>
          <w:rFonts w:cs="Arial"/>
        </w:rPr>
        <w:t xml:space="preserve">?“,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Insgesamt sollte in der Motivation geschrieben werden, wieso wir überhaupt Innovationsmanagement/</w:t>
      </w:r>
      <w:proofErr w:type="spellStart"/>
      <w:r>
        <w:rPr>
          <w:rFonts w:cs="Arial"/>
        </w:rPr>
        <w:t>Umfeldscanning</w:t>
      </w:r>
      <w:proofErr w:type="spellEnd"/>
      <w:r>
        <w:rPr>
          <w:rFonts w:cs="Arial"/>
        </w:rPr>
        <w:t xml:space="preserve"> brauchen, evtl. kurz was das ist, </w:t>
      </w:r>
      <w:r w:rsidR="00844658">
        <w:rPr>
          <w:rFonts w:cs="Arial"/>
        </w:rPr>
        <w:t xml:space="preserve">und dann </w:t>
      </w:r>
      <w:proofErr w:type="spellStart"/>
      <w:r w:rsidR="00844658">
        <w:rPr>
          <w:rFonts w:cs="Arial"/>
        </w:rPr>
        <w:t>vllt</w:t>
      </w:r>
      <w:proofErr w:type="spellEnd"/>
      <w:r w:rsidR="00844658">
        <w:rPr>
          <w:rFonts w:cs="Arial"/>
        </w:rPr>
        <w:t xml:space="preserve"> sowas sagen wie „Beim Innovationsmanagement ist Trendanalyse wichtig -&gt; Dokumente analysieren -&gt; Text Mining“. Trendanalyse und Text Mining dann n bisschen erklären und Überleitung schaffen „</w:t>
      </w:r>
      <w:proofErr w:type="spellStart"/>
      <w:r w:rsidR="00844658">
        <w:rPr>
          <w:rFonts w:cs="Arial"/>
        </w:rPr>
        <w:t>Machine</w:t>
      </w:r>
      <w:proofErr w:type="spellEnd"/>
      <w:r w:rsidR="00844658">
        <w:rPr>
          <w:rFonts w:cs="Arial"/>
        </w:rPr>
        <w:t xml:space="preserve"> Learning ist dabei hilfreich“. Auf </w:t>
      </w:r>
      <w:proofErr w:type="spellStart"/>
      <w:r w:rsidR="00844658">
        <w:rPr>
          <w:rFonts w:cs="Arial"/>
        </w:rPr>
        <w:t>Machine</w:t>
      </w:r>
      <w:proofErr w:type="spellEnd"/>
      <w:r w:rsidR="00844658">
        <w:rPr>
          <w:rFonts w:cs="Arial"/>
        </w:rPr>
        <w:t xml:space="preserv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t>
      </w:r>
      <w:proofErr w:type="spellStart"/>
      <w:r w:rsidR="00844658">
        <w:rPr>
          <w:rFonts w:cs="Arial"/>
        </w:rPr>
        <w:t>Wisdom</w:t>
      </w:r>
      <w:proofErr w:type="spellEnd"/>
      <w:r w:rsidR="00844658">
        <w:rPr>
          <w:rFonts w:cs="Arial"/>
        </w:rPr>
        <w:t xml:space="preserve">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t>
      </w:r>
      <w:proofErr w:type="gramStart"/>
      <w:r>
        <w:rPr>
          <w:rFonts w:cs="Arial"/>
        </w:rPr>
        <w:t>würd</w:t>
      </w:r>
      <w:proofErr w:type="gramEnd"/>
      <w:r>
        <w:rPr>
          <w:rFonts w:cs="Arial"/>
        </w:rPr>
        <w:t xml:space="preserve"> ich nochmal das </w:t>
      </w:r>
      <w:proofErr w:type="spellStart"/>
      <w:r>
        <w:rPr>
          <w:rFonts w:cs="Arial"/>
        </w:rPr>
        <w:t>Machine</w:t>
      </w:r>
      <w:proofErr w:type="spellEnd"/>
      <w:r>
        <w:rPr>
          <w:rFonts w:cs="Arial"/>
        </w:rPr>
        <w:t xml:space="preserve"> Learning genauer aufgreifen, </w:t>
      </w:r>
      <w:proofErr w:type="spellStart"/>
      <w:r>
        <w:rPr>
          <w:rFonts w:cs="Arial"/>
        </w:rPr>
        <w:t>Unsupervised</w:t>
      </w:r>
      <w:proofErr w:type="spellEnd"/>
      <w:r>
        <w:rPr>
          <w:rFonts w:cs="Arial"/>
        </w:rPr>
        <w:t>/</w:t>
      </w:r>
      <w:proofErr w:type="spellStart"/>
      <w:r>
        <w:rPr>
          <w:rFonts w:cs="Arial"/>
        </w:rPr>
        <w:t>Supervised</w:t>
      </w:r>
      <w:proofErr w:type="spellEnd"/>
      <w:r>
        <w:rPr>
          <w:rFonts w:cs="Arial"/>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6E9B700A"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7664FB">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bDg8K8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w4PCtsODwp9lcmUgRGF0ZW5zw4PCpHR6ZVwiIC0tIFwiVmVyZmVpbmVybiBTaWUgSWhyZSBGw4PCpGhpZ2tlaXRlblwiIC0tIFwiU2NobHVzc2JlbWVya3VuZ1wiIC0tIFwiSW5kZXhcIiAtLSBcIsODYmVyIGRpZSBBdXRvcmVuXCIgLS0gXCLDg2JlciBkaWUgw4NiZXJzZXR6ZXI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ZcXCdjM1xcJ2Jj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XFwnYzNcXCdiNlxcJ2MzXFwnOWZlcmUgRGF0ZW5zXFwnYzNcXCdhNHR6ZVwiIC0tIFwiVmVyZmVpbmVybiBTaWUgSWhyZSBGXFwnYzNcXCdhNGhpZ2tlaXRlblwiIC0tIFwiU2NobHVzc2JlbWVya3VuZ1wiIC0tIFwiSW5kZXhcIiAtLSBcIlxcJ2MzYmVyIGRpZSBBdXRvcmVuXCIgLS0gXCJcXCdjM2JlciBkaWUgXFwnYzNiZXJzZXR6ZXJ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5vdGVzIjoiTcO8bGxlciwgQW5kcmVhcyBDaHJpc3RpYW4gKFZlcmZhc3NlckluKVxyXG5HdWlkbywgU2FyYWggKFZlcmZhc3NlckluKVxyXG5Sb3RoZXIsIEtyaXN0aWFuICjDnGJlcnNldHplckluKSI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jdUMTg6MjA6NTM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WNhMzQxMGItODk3Ny00YzIzLTk3ODEtNDk4ZTMzZjUwZDQwIiwiVGV4dCI6Ils0XSIsIldBSVZlcnNpb24iOiI2LjEuMC4wIn0=}</w:instrText>
          </w:r>
          <w:r w:rsidR="00664046">
            <w:rPr>
              <w:rFonts w:cs="Arial"/>
            </w:rPr>
            <w:fldChar w:fldCharType="separate"/>
          </w:r>
          <w:hyperlink r:id="rId29" w:tooltip="A. C. Müller und S. Guido, Einführung in Machine Learning mit Python: Praxiswissen Data Science, 1. Aufl. Heidelberg: O'Reilly, 2017." w:history="1">
            <w:r w:rsidR="007664FB">
              <w:rPr>
                <w:rFonts w:cs="Arial"/>
              </w:rPr>
              <w:t>[4]</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30">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6" w:name="_Toc11521276"/>
      <w:r>
        <w:t xml:space="preserve">Abbildung </w:t>
      </w:r>
      <w:r w:rsidR="005071A5">
        <w:rPr>
          <w:noProof/>
        </w:rPr>
        <w:fldChar w:fldCharType="begin"/>
      </w:r>
      <w:r w:rsidR="005071A5">
        <w:rPr>
          <w:noProof/>
        </w:rPr>
        <w:instrText xml:space="preserve"> SEQ Abbildung \* ARABIC </w:instrText>
      </w:r>
      <w:r w:rsidR="005071A5">
        <w:rPr>
          <w:noProof/>
        </w:rPr>
        <w:fldChar w:fldCharType="separate"/>
      </w:r>
      <w:r w:rsidR="000E5F33">
        <w:rPr>
          <w:noProof/>
        </w:rPr>
        <w:t>1</w:t>
      </w:r>
      <w:r w:rsidR="005071A5">
        <w:rPr>
          <w:noProof/>
        </w:rPr>
        <w:fldChar w:fldCharType="end"/>
      </w:r>
      <w:r>
        <w:t>: Dies ist ein Te</w:t>
      </w:r>
      <w:r w:rsidR="00AD6796">
        <w:t>s</w:t>
      </w:r>
      <w:r>
        <w:t>t von mir</w:t>
      </w:r>
      <w:bookmarkEnd w:id="6"/>
    </w:p>
    <w:p w14:paraId="70F963D9" w14:textId="77777777"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7" w:name="_Toc11521283"/>
      <w:r>
        <w:t xml:space="preserve">Tabelle </w:t>
      </w:r>
      <w:r w:rsidR="005071A5">
        <w:rPr>
          <w:noProof/>
        </w:rPr>
        <w:fldChar w:fldCharType="begin"/>
      </w:r>
      <w:r w:rsidR="005071A5">
        <w:rPr>
          <w:noProof/>
        </w:rPr>
        <w:instrText xml:space="preserve"> SEQ Tabelle \* ARABIC </w:instrText>
      </w:r>
      <w:r w:rsidR="005071A5">
        <w:rPr>
          <w:noProof/>
        </w:rPr>
        <w:fldChar w:fldCharType="separate"/>
      </w:r>
      <w:r w:rsidR="000E5F33">
        <w:rPr>
          <w:noProof/>
        </w:rPr>
        <w:t>1</w:t>
      </w:r>
      <w:r w:rsidR="005071A5">
        <w:rPr>
          <w:noProof/>
        </w:rPr>
        <w:fldChar w:fldCharType="end"/>
      </w:r>
      <w:r>
        <w:t xml:space="preserve">: Dies ist </w:t>
      </w:r>
      <w:r w:rsidR="00822E61">
        <w:t xml:space="preserve">eine </w:t>
      </w:r>
      <w:r>
        <w:t>Tabelle</w:t>
      </w:r>
      <w:bookmarkEnd w:id="7"/>
    </w:p>
    <w:p w14:paraId="3609075C" w14:textId="77777777" w:rsidR="00822E61" w:rsidRDefault="00822E61" w:rsidP="00822E61">
      <w:pPr>
        <w:pStyle w:val="berschrift1"/>
      </w:pPr>
      <w:bookmarkStart w:id="8" w:name="_Toc11521292"/>
      <w:r>
        <w:lastRenderedPageBreak/>
        <w:t>Problemstellung</w:t>
      </w:r>
      <w:bookmarkEnd w:id="8"/>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9" w:name="_Toc11521293"/>
      <w:r>
        <w:lastRenderedPageBreak/>
        <w:t>Ziele der Arbeit</w:t>
      </w:r>
      <w:bookmarkEnd w:id="9"/>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0" w:name="_Toc11521294"/>
      <w:r>
        <w:lastRenderedPageBreak/>
        <w:t>Vorgehensweise</w:t>
      </w:r>
      <w:bookmarkEnd w:id="10"/>
    </w:p>
    <w:p w14:paraId="3283CFE3" w14:textId="77777777" w:rsidR="00850E16" w:rsidRPr="00850E16" w:rsidRDefault="0031214A" w:rsidP="00850E16">
      <w:r>
        <w:t>Platzhalter</w:t>
      </w:r>
    </w:p>
    <w:p w14:paraId="05CAFCC7" w14:textId="77777777" w:rsidR="00850E16" w:rsidRPr="00850E16" w:rsidRDefault="00850E16" w:rsidP="00850E16">
      <w:pPr>
        <w:pStyle w:val="Grundtext"/>
      </w:pPr>
    </w:p>
    <w:p w14:paraId="57501271" w14:textId="77777777" w:rsidR="00850E16" w:rsidRDefault="00850E16" w:rsidP="00822E61">
      <w:pPr>
        <w:pStyle w:val="berschrift1"/>
      </w:pPr>
      <w:bookmarkStart w:id="11" w:name="_Toc11521295"/>
      <w:r>
        <w:lastRenderedPageBreak/>
        <w:t>Zeitplan</w:t>
      </w:r>
      <w:bookmarkEnd w:id="11"/>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2" w:name="_Toc492680361"/>
      <w:bookmarkStart w:id="13" w:name="_Toc11521296"/>
      <w:r w:rsidRPr="00AD6796">
        <w:rPr>
          <w:sz w:val="28"/>
        </w:rPr>
        <w:lastRenderedPageBreak/>
        <w:t>Anhang</w:t>
      </w:r>
      <w:bookmarkEnd w:id="12"/>
      <w:bookmarkEnd w:id="13"/>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4" w:name="_Toc11521297"/>
      <w:bookmarkStart w:id="15" w:name="_Toc492680362"/>
      <w:r w:rsidRPr="00AD6796">
        <w:t>Transkript</w:t>
      </w:r>
      <w:bookmarkEnd w:id="14"/>
      <w:r w:rsidRPr="00AD6796">
        <w:t xml:space="preserve"> </w:t>
      </w:r>
      <w:bookmarkEnd w:id="15"/>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16" w:name="_Toc11521298"/>
      <w:r>
        <w:rPr>
          <w:rFonts w:cs="Arial"/>
          <w:sz w:val="28"/>
        </w:rPr>
        <w:lastRenderedPageBreak/>
        <w:t>Literaturverzeichnis</w:t>
      </w:r>
      <w:bookmarkEnd w:id="16"/>
    </w:p>
    <w:sdt>
      <w:sdtPr>
        <w:tag w:val="CitaviBibliography"/>
        <w:id w:val="1547412590"/>
        <w:placeholder>
          <w:docPart w:val="DefaultPlaceholder_-1854013440"/>
        </w:placeholder>
      </w:sdtPr>
      <w:sdtEndPr/>
      <w:sdtContent>
        <w:p w14:paraId="61205558" w14:textId="77777777" w:rsidR="007664FB" w:rsidRDefault="00664046" w:rsidP="007664FB">
          <w:pPr>
            <w:pStyle w:val="CitaviBibliographyEntry"/>
          </w:pPr>
          <w:r w:rsidRPr="004772FD">
            <w:fldChar w:fldCharType="begin"/>
          </w:r>
          <w:r w:rsidRPr="004772FD">
            <w:instrText>ADDIN CitaviBibliography</w:instrText>
          </w:r>
          <w:r w:rsidRPr="004772FD">
            <w:fldChar w:fldCharType="separate"/>
          </w:r>
          <w:r w:rsidR="007664FB">
            <w:t>[1]</w:t>
          </w:r>
          <w:r w:rsidR="007664FB">
            <w:tab/>
          </w:r>
          <w:bookmarkStart w:id="17" w:name="_CTVL00154d96b13f8c84e4fb18d0b7f7cbf243b"/>
          <w:r w:rsidR="007664FB">
            <w:t xml:space="preserve">M. </w:t>
          </w:r>
          <w:proofErr w:type="spellStart"/>
          <w:r w:rsidR="007664FB">
            <w:t>Kaschny</w:t>
          </w:r>
          <w:proofErr w:type="spellEnd"/>
          <w:r w:rsidR="007664FB">
            <w:t xml:space="preserve">, M. Nolden und S. </w:t>
          </w:r>
          <w:proofErr w:type="spellStart"/>
          <w:r w:rsidR="007664FB">
            <w:t>Schreuder</w:t>
          </w:r>
          <w:proofErr w:type="spellEnd"/>
          <w:r w:rsidR="007664FB">
            <w:t xml:space="preserve">, </w:t>
          </w:r>
          <w:bookmarkEnd w:id="17"/>
          <w:r w:rsidR="007664FB" w:rsidRPr="007664FB">
            <w:rPr>
              <w:i/>
            </w:rPr>
            <w:t>Innovationsmanagement im Mittelstand: Strategien, Implementierung, Praxisbeispiele</w:t>
          </w:r>
          <w:r w:rsidR="007664FB" w:rsidRPr="007664FB">
            <w:t>. Wiesbaden: Springer Gabler, 2015.</w:t>
          </w:r>
        </w:p>
        <w:p w14:paraId="4EE0EDAD" w14:textId="77777777" w:rsidR="007664FB" w:rsidRDefault="007664FB" w:rsidP="007664FB">
          <w:pPr>
            <w:pStyle w:val="CitaviBibliographyEntry"/>
          </w:pPr>
          <w:r>
            <w:t>[2]</w:t>
          </w:r>
          <w:r>
            <w:tab/>
          </w:r>
          <w:bookmarkStart w:id="18" w:name="_CTVL00186925bb8b1834d2ab41afe00b4688fa5"/>
          <w:r>
            <w:t xml:space="preserve">C. </w:t>
          </w:r>
          <w:proofErr w:type="spellStart"/>
          <w:r>
            <w:t>Schawel</w:t>
          </w:r>
          <w:proofErr w:type="spellEnd"/>
          <w:r>
            <w:t xml:space="preserve"> und F. Billing, </w:t>
          </w:r>
          <w:bookmarkEnd w:id="18"/>
          <w:r w:rsidRPr="007664FB">
            <w:rPr>
              <w:i/>
            </w:rPr>
            <w:t xml:space="preserve">Top 100 Management Tools: Das wichtigste Buch eines </w:t>
          </w:r>
          <w:proofErr w:type="gramStart"/>
          <w:r w:rsidRPr="007664FB">
            <w:rPr>
              <w:i/>
            </w:rPr>
            <w:t>Managers ;</w:t>
          </w:r>
          <w:proofErr w:type="gramEnd"/>
          <w:r w:rsidRPr="007664FB">
            <w:rPr>
              <w:i/>
            </w:rPr>
            <w:t xml:space="preserve"> von ABC-Analyse bis Zielvereinbarung, </w:t>
          </w:r>
          <w:r w:rsidRPr="007664FB">
            <w:t>4. Aufl. Wiesbaden: Springer Gabler, 2012.</w:t>
          </w:r>
        </w:p>
        <w:p w14:paraId="282FD802" w14:textId="77777777" w:rsidR="007664FB" w:rsidRDefault="007664FB" w:rsidP="007664FB">
          <w:pPr>
            <w:pStyle w:val="CitaviBibliographyEntry"/>
          </w:pPr>
          <w:r>
            <w:t>[3]</w:t>
          </w:r>
          <w:r>
            <w:tab/>
          </w:r>
          <w:bookmarkStart w:id="19" w:name="_CTVL0012a24543d514c476c905eac812f25f84e"/>
          <w:r>
            <w:t xml:space="preserve">J. Hauschildt, </w:t>
          </w:r>
          <w:bookmarkEnd w:id="19"/>
          <w:r w:rsidRPr="007664FB">
            <w:rPr>
              <w:i/>
            </w:rPr>
            <w:t xml:space="preserve">Innovationsmanagement, </w:t>
          </w:r>
          <w:r w:rsidRPr="007664FB">
            <w:t>3. Aufl. München: Vahlen, 2004.</w:t>
          </w:r>
        </w:p>
        <w:p w14:paraId="693374D8" w14:textId="49C60AE2" w:rsidR="00664046" w:rsidRPr="004772FD" w:rsidRDefault="007664FB" w:rsidP="007664FB">
          <w:pPr>
            <w:pStyle w:val="CitaviBibliographyEntry"/>
          </w:pPr>
          <w:r>
            <w:t>[4]</w:t>
          </w:r>
          <w:r>
            <w:tab/>
          </w:r>
          <w:bookmarkStart w:id="20" w:name="_CTVL001d4375d6cf842488abb6565ac397f7594"/>
          <w:r>
            <w:t xml:space="preserve">A. C. Müller und S. Guido, </w:t>
          </w:r>
          <w:bookmarkEnd w:id="20"/>
          <w:r w:rsidRPr="007664FB">
            <w:rPr>
              <w:i/>
            </w:rPr>
            <w:t xml:space="preserve">Einführung in </w:t>
          </w:r>
          <w:proofErr w:type="spellStart"/>
          <w:r w:rsidRPr="007664FB">
            <w:rPr>
              <w:i/>
            </w:rPr>
            <w:t>Machine</w:t>
          </w:r>
          <w:proofErr w:type="spellEnd"/>
          <w:r w:rsidRPr="007664FB">
            <w:rPr>
              <w:i/>
            </w:rPr>
            <w:t xml:space="preserve"> Learning mit Python: Praxiswissen Data Science, </w:t>
          </w:r>
          <w:r w:rsidRPr="007664FB">
            <w:t>1. Aufl. Heidelberg: O'Reilly, 2017.</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21" w:name="_Toc492680376"/>
      <w:bookmarkStart w:id="22" w:name="_Toc11521299"/>
      <w:r>
        <w:lastRenderedPageBreak/>
        <w:t xml:space="preserve">Als Prüfungsleistung </w:t>
      </w:r>
      <w:proofErr w:type="gramStart"/>
      <w:r>
        <w:t>zu bewertende Beiträge</w:t>
      </w:r>
      <w:proofErr w:type="gramEnd"/>
      <w:r>
        <w:t xml:space="preserve"> der einzelnen Bearbeiter</w:t>
      </w:r>
      <w:bookmarkEnd w:id="21"/>
      <w:bookmarkEnd w:id="22"/>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23" w:name="_Toc11521300"/>
      <w:r w:rsidRPr="00664046">
        <w:rPr>
          <w:rFonts w:cs="Arial"/>
          <w:sz w:val="28"/>
        </w:rPr>
        <w:lastRenderedPageBreak/>
        <w:t>Abschließende Erklärung</w:t>
      </w:r>
      <w:bookmarkEnd w:id="23"/>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proofErr w:type="spellStart"/>
      <w:r>
        <w:t>Evtl</w:t>
      </w:r>
      <w:proofErr w:type="spellEnd"/>
      <w:r>
        <w:t xml:space="preserve"> das Buch von </w:t>
      </w:r>
      <w:proofErr w:type="spellStart"/>
      <w:r>
        <w:t>Vahl</w:t>
      </w:r>
      <w:proofErr w:type="spellEnd"/>
      <w:r>
        <w:t xml:space="preserve"> und Brem ausleihen und diese beiden Sätze mit der Quelle nochmal neu schreiben für bessere („korrektere“) Defin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2C6E1" w14:textId="77777777" w:rsidR="005071A5" w:rsidRDefault="005071A5" w:rsidP="00A83F22">
      <w:r>
        <w:separator/>
      </w:r>
    </w:p>
  </w:endnote>
  <w:endnote w:type="continuationSeparator" w:id="0">
    <w:p w14:paraId="0B53E52C" w14:textId="77777777" w:rsidR="005071A5" w:rsidRDefault="005071A5"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7DE9D1" w14:textId="77777777" w:rsidR="005071A5" w:rsidRDefault="005071A5" w:rsidP="00A83F22">
      <w:r>
        <w:separator/>
      </w:r>
    </w:p>
  </w:footnote>
  <w:footnote w:type="continuationSeparator" w:id="0">
    <w:p w14:paraId="3139DABE" w14:textId="77777777" w:rsidR="005071A5" w:rsidRDefault="005071A5"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438C5"/>
    <w:rsid w:val="000719DA"/>
    <w:rsid w:val="000B3329"/>
    <w:rsid w:val="000E5F33"/>
    <w:rsid w:val="00181DED"/>
    <w:rsid w:val="001F69D2"/>
    <w:rsid w:val="002615C0"/>
    <w:rsid w:val="00291C75"/>
    <w:rsid w:val="002A66B5"/>
    <w:rsid w:val="0031214A"/>
    <w:rsid w:val="00340894"/>
    <w:rsid w:val="00342304"/>
    <w:rsid w:val="00382760"/>
    <w:rsid w:val="00384D8F"/>
    <w:rsid w:val="00391B01"/>
    <w:rsid w:val="004279B0"/>
    <w:rsid w:val="00437B71"/>
    <w:rsid w:val="004772FD"/>
    <w:rsid w:val="004C5153"/>
    <w:rsid w:val="004D37A9"/>
    <w:rsid w:val="005071A5"/>
    <w:rsid w:val="005118A2"/>
    <w:rsid w:val="00590A57"/>
    <w:rsid w:val="00612C3E"/>
    <w:rsid w:val="00630B36"/>
    <w:rsid w:val="006545E6"/>
    <w:rsid w:val="0066358F"/>
    <w:rsid w:val="00664046"/>
    <w:rsid w:val="006A3878"/>
    <w:rsid w:val="006E1BC7"/>
    <w:rsid w:val="007664FB"/>
    <w:rsid w:val="007E0794"/>
    <w:rsid w:val="00822E61"/>
    <w:rsid w:val="00844658"/>
    <w:rsid w:val="00850E16"/>
    <w:rsid w:val="0085238E"/>
    <w:rsid w:val="00854371"/>
    <w:rsid w:val="0089191A"/>
    <w:rsid w:val="009173B9"/>
    <w:rsid w:val="009466D2"/>
    <w:rsid w:val="00973DD5"/>
    <w:rsid w:val="00983D5C"/>
    <w:rsid w:val="009944EB"/>
    <w:rsid w:val="00997D1B"/>
    <w:rsid w:val="00A052C7"/>
    <w:rsid w:val="00A27724"/>
    <w:rsid w:val="00A73B07"/>
    <w:rsid w:val="00A83F22"/>
    <w:rsid w:val="00AC0153"/>
    <w:rsid w:val="00AC3925"/>
    <w:rsid w:val="00AD6796"/>
    <w:rsid w:val="00AE3F63"/>
    <w:rsid w:val="00B115E6"/>
    <w:rsid w:val="00B12278"/>
    <w:rsid w:val="00B233D5"/>
    <w:rsid w:val="00C003A2"/>
    <w:rsid w:val="00C04759"/>
    <w:rsid w:val="00C56411"/>
    <w:rsid w:val="00C937BD"/>
    <w:rsid w:val="00D40227"/>
    <w:rsid w:val="00E46FF9"/>
    <w:rsid w:val="00E717EF"/>
    <w:rsid w:val="00EB4C53"/>
    <w:rsid w:val="00EF16FD"/>
    <w:rsid w:val="00F11D81"/>
    <w:rsid w:val="00F40AD0"/>
    <w:rsid w:val="00F43871"/>
    <w:rsid w:val="00F47A34"/>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hyperlink" Target="#_CTVL0012a24543d514c476c905eac812f25f84e" TargetMode="External"/><Relationship Id="rId3" Type="http://schemas.openxmlformats.org/officeDocument/2006/relationships/styles" Target="styles.xml"/><Relationship Id="rId21" Type="http://schemas.openxmlformats.org/officeDocument/2006/relationships/hyperlink" Target="#_CTVL00154d96b13f8c84e4fb18d0b7f7cbf243b"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_CTVL00154d96b13f8c84e4fb18d0b7f7cbf243b"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hyperlink" Target="#_CTVL001d4375d6cf842488abb6565ac397f75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hyperlink" Target="#_CTVL0012a24543d514c476c905eac812f25f84e" TargetMode="External"/><Relationship Id="rId32"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_CTVL00186925bb8b1834d2ab41afe00b4688fa5" TargetMode="External"/><Relationship Id="rId28" Type="http://schemas.openxmlformats.org/officeDocument/2006/relationships/hyperlink" Target="#_CTVL00186925bb8b1834d2ab41afe00b4688fa5" TargetMode="External"/><Relationship Id="rId36" Type="http://schemas.openxmlformats.org/officeDocument/2006/relationships/theme" Target="theme/theme1.xml"/><Relationship Id="rId10" Type="http://schemas.openxmlformats.org/officeDocument/2006/relationships/hyperlink" Target="mailto:christin.hilmer@uni-oldenburg.de" TargetMode="External"/><Relationship Id="rId19" Type="http://schemas.microsoft.com/office/2011/relationships/commentsExtended" Target="commentsExtended.xm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_CTVL00186925bb8b1834d2ab41afe00b4688fa5" TargetMode="External"/><Relationship Id="rId27" Type="http://schemas.openxmlformats.org/officeDocument/2006/relationships/hyperlink" Target="#_CTVL00154d96b13f8c84e4fb18d0b7f7cbf243b" TargetMode="External"/><Relationship Id="rId30" Type="http://schemas.openxmlformats.org/officeDocument/2006/relationships/image" Target="media/image3.jpg"/><Relationship Id="rId35" Type="http://schemas.openxmlformats.org/officeDocument/2006/relationships/glossaryDocument" Target="glossary/document.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000000"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586928"/>
    <w:rsid w:val="007B1A1E"/>
    <w:rsid w:val="00992322"/>
    <w:rsid w:val="00A5538B"/>
    <w:rsid w:val="00CE3F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19FF36-C07B-4555-B021-66FB46B87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6</Pages>
  <Words>10089</Words>
  <Characters>63563</Characters>
  <Application>Microsoft Office Word</Application>
  <DocSecurity>0</DocSecurity>
  <Lines>529</Lines>
  <Paragraphs>147</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7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Christin Hilmer</cp:lastModifiedBy>
  <cp:revision>29</cp:revision>
  <cp:lastPrinted>2019-06-15T18:10:00Z</cp:lastPrinted>
  <dcterms:created xsi:type="dcterms:W3CDTF">2019-06-15T15:58:00Z</dcterms:created>
  <dcterms:modified xsi:type="dcterms:W3CDTF">2019-06-2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c9f99510-bda1-4bdd-bf54-e23feaea5bc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8">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25">
    <vt:lpwstr>True</vt:lpwstr>
  </property>
  <property fmtid="{D5CDD505-2E9C-101B-9397-08002B2CF9AE}" pid="15" name="CitaviDocumentProperty_6">
    <vt:lpwstr>True</vt:lpwstr>
  </property>
  <property fmtid="{D5CDD505-2E9C-101B-9397-08002B2CF9AE}" pid="16" name="CitaviDocumentProperty_1">
    <vt:lpwstr>6.1.0.0</vt:lpwstr>
  </property>
</Properties>
</file>